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5563673A" w:rsidR="002C360E" w:rsidRDefault="00B217CA" w:rsidP="00B217CA">
      <w:pPr>
        <w:spacing w:line="360" w:lineRule="auto"/>
      </w:pPr>
      <w:r>
        <w:rPr>
          <w:b/>
          <w:bCs/>
        </w:rPr>
        <w:t xml:space="preserve">Supplemental </w:t>
      </w:r>
      <w:r w:rsidR="00627ACE">
        <w:rPr>
          <w:b/>
          <w:bCs/>
        </w:rPr>
        <w:t xml:space="preserve">material for </w:t>
      </w:r>
      <w:r w:rsidR="00627ACE" w:rsidRPr="00627ACE">
        <w:t>“</w:t>
      </w:r>
      <w:r w:rsidR="00627ACE" w:rsidRPr="00627ACE">
        <w:rPr>
          <w:rFonts w:cs="Times New Roman"/>
          <w:i/>
          <w:iCs/>
          <w:sz w:val="22"/>
          <w:szCs w:val="22"/>
        </w:rPr>
        <w:t>Symbiotic nitrogen fixation reduces carbon costs of nitrogen acquisition under low, but not high, nitrogen availability</w:t>
      </w:r>
      <w:r w:rsidR="00627ACE" w:rsidRPr="00627ACE">
        <w:t>”</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2 M Ca(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5718591C" w:rsidR="00B217CA" w:rsidRDefault="00B217CA" w:rsidP="00B217CA">
            <w:pPr>
              <w:spacing w:line="360" w:lineRule="auto"/>
              <w:jc w:val="right"/>
              <w:rPr>
                <w:rFonts w:eastAsia="Times New Roman" w:cs="Times New Roman"/>
              </w:rPr>
            </w:pPr>
            <w:r>
              <w:rPr>
                <w:rFonts w:eastAsia="Times New Roman" w:cs="Times New Roman"/>
              </w:rPr>
              <w:t>0.6</w:t>
            </w:r>
            <w:r w:rsidR="00DF2B72">
              <w:rPr>
                <w:rFonts w:eastAsia="Times New Roman" w:cs="Times New Roman"/>
              </w:rPr>
              <w:t>7</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r w:rsidRPr="006D105C">
              <w:t>df</w:t>
            </w:r>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2A9EC8B9" w:rsidR="00B42CA1" w:rsidRPr="006D105C" w:rsidRDefault="00B42CA1" w:rsidP="00595E4C">
            <w:pPr>
              <w:spacing w:line="276" w:lineRule="auto"/>
              <w:jc w:val="right"/>
            </w:pPr>
            <w:r>
              <w:t>52.4</w:t>
            </w:r>
            <w:r w:rsidR="00AB1536">
              <w:t>27</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B42CA1">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B42CA1">
        <w:trPr>
          <w:jc w:val="center"/>
        </w:trPr>
        <w:tc>
          <w:tcPr>
            <w:tcW w:w="2082" w:type="dxa"/>
          </w:tcPr>
          <w:p w14:paraId="1455935E" w14:textId="77777777" w:rsidR="00B42CA1" w:rsidRPr="006D105C" w:rsidRDefault="00B42CA1" w:rsidP="00595E4C">
            <w:pPr>
              <w:spacing w:line="276" w:lineRule="auto"/>
              <w:jc w:val="right"/>
            </w:pPr>
            <w:r>
              <w:t>N*I</w:t>
            </w:r>
          </w:p>
        </w:tc>
        <w:tc>
          <w:tcPr>
            <w:tcW w:w="537" w:type="dxa"/>
          </w:tcPr>
          <w:p w14:paraId="32033246" w14:textId="77777777" w:rsidR="00B42CA1" w:rsidRPr="006D105C" w:rsidRDefault="00B42CA1" w:rsidP="00595E4C">
            <w:pPr>
              <w:spacing w:line="276" w:lineRule="auto"/>
              <w:jc w:val="right"/>
            </w:pPr>
            <w:r>
              <w:t>1</w:t>
            </w:r>
          </w:p>
        </w:tc>
        <w:tc>
          <w:tcPr>
            <w:tcW w:w="996" w:type="dxa"/>
          </w:tcPr>
          <w:p w14:paraId="3FAC78F4" w14:textId="45F6AA8C" w:rsidR="00B42CA1" w:rsidRPr="006D105C" w:rsidRDefault="00B42CA1" w:rsidP="00595E4C">
            <w:pPr>
              <w:spacing w:line="276" w:lineRule="auto"/>
              <w:jc w:val="right"/>
            </w:pPr>
            <w:r>
              <w:t>1.23</w:t>
            </w:r>
            <w:r w:rsidR="00595E4C">
              <w:t>0</w:t>
            </w:r>
          </w:p>
        </w:tc>
        <w:tc>
          <w:tcPr>
            <w:tcW w:w="1013" w:type="dxa"/>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112C2E29" w:rsidR="009C42E2" w:rsidRPr="00D9049F" w:rsidRDefault="001F2877" w:rsidP="001F2877">
      <w:pPr>
        <w:spacing w:line="360" w:lineRule="auto"/>
        <w:rPr>
          <w:vertAlign w:val="superscript"/>
        </w:rPr>
      </w:pPr>
      <w:r w:rsidRPr="00B42CA1">
        <w:rPr>
          <w:b/>
          <w:bCs/>
        </w:rPr>
        <w:lastRenderedPageBreak/>
        <w:t>Table S2</w:t>
      </w:r>
      <w:r w:rsidR="009C42E2">
        <w:rPr>
          <w:b/>
          <w:bCs/>
        </w:rPr>
        <w:t xml:space="preserve"> </w:t>
      </w:r>
      <w:r w:rsidR="009C42E2">
        <w:t>Marginal mean, degrees of freedom, and 95% confidence intervals of whole plant biomass: pot volume values across nitrogen fertilization and inoculation treatment combinations</w:t>
      </w:r>
      <w:r w:rsidR="00D9049F">
        <w:rPr>
          <w:vertAlign w:val="superscript"/>
        </w:rPr>
        <w:t>*</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r>
              <w:t>df</w:t>
            </w:r>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66F39975" w:rsidR="001F2877" w:rsidRDefault="001F2877" w:rsidP="001F2877">
      <w:pPr>
        <w:spacing w:line="360" w:lineRule="auto"/>
      </w:pPr>
      <w:r w:rsidRPr="00526EFB">
        <w:rPr>
          <w:vertAlign w:val="superscript"/>
        </w:rPr>
        <w:t>*</w:t>
      </w:r>
      <w:r w:rsidR="009C42E2">
        <w:t xml:space="preserve">All summary statistics determined using back-transformed contrasts extracted from linear mixed effects model where biomass: pot volume was included as the response variable, </w:t>
      </w:r>
      <w:r w:rsidR="00595E4C">
        <w:t xml:space="preserve">nitrogen fertilization and inoculation treatments were included as individual and interactive categorical fixed effects, and block included as a random intercept term. Degrees of freedom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r w:rsidR="00D9049F">
        <w:t>.</w:t>
      </w:r>
    </w:p>
    <w:p w14:paraId="016D2EF4" w14:textId="77777777" w:rsidR="00B42CA1" w:rsidRDefault="00B42CA1" w:rsidP="00B42CA1">
      <w:pPr>
        <w:spacing w:line="360" w:lineRule="auto"/>
      </w:pP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09021932" w:rsidR="00B42CA1" w:rsidRDefault="00E9362A" w:rsidP="00627ACE">
      <w:pPr>
        <w:spacing w:line="360" w:lineRule="auto"/>
        <w:jc w:val="center"/>
      </w:pPr>
      <w:r>
        <w:rPr>
          <w:noProof/>
        </w:rPr>
        <w:drawing>
          <wp:inline distT="0" distB="0" distL="0" distR="0" wp14:anchorId="308D4C09" wp14:editId="02A2F7DE">
            <wp:extent cx="4348113" cy="2898742"/>
            <wp:effectExtent l="0" t="0" r="0" b="0"/>
            <wp:docPr id="2083488807" name="Picture 1" descr="A graph of different colors and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88807" name="Picture 1" descr="A graph of different colors and sizes&#10;&#10;Description automatically generated with medium confidence"/>
                    <pic:cNvPicPr/>
                  </pic:nvPicPr>
                  <pic:blipFill>
                    <a:blip r:embed="rId6"/>
                    <a:stretch>
                      <a:fillRect/>
                    </a:stretch>
                  </pic:blipFill>
                  <pic:spPr>
                    <a:xfrm>
                      <a:off x="0" y="0"/>
                      <a:ext cx="4367968" cy="2911979"/>
                    </a:xfrm>
                    <a:prstGeom prst="rect">
                      <a:avLst/>
                    </a:prstGeom>
                  </pic:spPr>
                </pic:pic>
              </a:graphicData>
            </a:graphic>
          </wp:inline>
        </w:drawing>
      </w:r>
    </w:p>
    <w:p w14:paraId="718239C0" w14:textId="637B12D1" w:rsidR="00B42CA1" w:rsidRPr="00B217CA" w:rsidRDefault="00B42CA1" w:rsidP="009C42E2">
      <w:pPr>
        <w:spacing w:line="360" w:lineRule="auto"/>
      </w:pPr>
      <w:r>
        <w:rPr>
          <w:b/>
          <w:bCs/>
        </w:rPr>
        <w:t>Figure 1</w:t>
      </w:r>
      <w:r>
        <w:t xml:space="preserve"> </w:t>
      </w:r>
      <w:r w:rsidRPr="001B10F7">
        <w:t>Effects</w:t>
      </w:r>
      <w:r>
        <w:t xml:space="preserve"> of soil nitrogen fertilization and inoculation status on whole plant biomass: pot volume. Soil nitrogen fertilization is represented categorically on the x-axis, while inoculation status is represented by colored boxplots.</w:t>
      </w:r>
      <w:r w:rsidR="00810E5C">
        <w:t xml:space="preserve"> The horizontal dashed line indicates a whole plant biomass: pot volume value of 1 g L</w:t>
      </w:r>
      <w:r w:rsidR="00810E5C">
        <w:rPr>
          <w:vertAlign w:val="superscript"/>
        </w:rPr>
        <w:t>-1</w:t>
      </w:r>
      <w:r w:rsidR="00810E5C">
        <w:t xml:space="preserve">, which is recommended by Poorter </w:t>
      </w:r>
      <w:r w:rsidR="00810E5C" w:rsidRPr="00627ACE">
        <w:rPr>
          <w:i/>
          <w:iCs/>
        </w:rPr>
        <w:t>et al</w:t>
      </w:r>
      <w:r w:rsidR="00810E5C">
        <w:t>.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w:t>
      </w:r>
      <w:r w:rsidR="00056135">
        <w:t>s</w:t>
      </w:r>
      <w:r>
        <w:t xml:space="preserve"> indicate the median, first quartile, and third quartile of the data, while whiskers represent the furthest data point that is not more than 1.5 times the inner quartile range. Compact lettering above each boxplot indicates treatment combinations that are statistically different from each other, which were determined through Tukey’s tests (Tukey: </w:t>
      </w:r>
      <w:r w:rsidRPr="00627ACE">
        <w:rPr>
          <w:i/>
          <w:iCs/>
        </w:rPr>
        <w:t>p</w:t>
      </w:r>
      <w:r>
        <w:t>&lt;0.050).</w:t>
      </w:r>
    </w:p>
    <w:sectPr w:rsidR="00B42CA1" w:rsidRPr="00B217C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8178D" w14:textId="77777777" w:rsidR="003B7AD0" w:rsidRDefault="003B7AD0" w:rsidP="00627ACE">
      <w:r>
        <w:separator/>
      </w:r>
    </w:p>
  </w:endnote>
  <w:endnote w:type="continuationSeparator" w:id="0">
    <w:p w14:paraId="4F36A945" w14:textId="77777777" w:rsidR="003B7AD0" w:rsidRDefault="003B7AD0" w:rsidP="00627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2269973"/>
      <w:docPartObj>
        <w:docPartGallery w:val="Page Numbers (Bottom of Page)"/>
        <w:docPartUnique/>
      </w:docPartObj>
    </w:sdtPr>
    <w:sdtContent>
      <w:p w14:paraId="73EC7B50" w14:textId="09B5D88F" w:rsidR="00627ACE" w:rsidRDefault="00627ACE" w:rsidP="00032D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61AB51" w14:textId="77777777" w:rsidR="00627ACE" w:rsidRDefault="00627ACE" w:rsidP="00627A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1724798935"/>
      <w:docPartObj>
        <w:docPartGallery w:val="Page Numbers (Bottom of Page)"/>
        <w:docPartUnique/>
      </w:docPartObj>
    </w:sdtPr>
    <w:sdtContent>
      <w:p w14:paraId="38A929D2" w14:textId="379C5786" w:rsidR="00627ACE" w:rsidRPr="00627ACE" w:rsidRDefault="00627ACE" w:rsidP="00032D4E">
        <w:pPr>
          <w:pStyle w:val="Footer"/>
          <w:framePr w:wrap="none" w:vAnchor="text" w:hAnchor="margin" w:xAlign="right" w:y="1"/>
          <w:rPr>
            <w:rStyle w:val="PageNumber"/>
            <w:sz w:val="20"/>
            <w:szCs w:val="20"/>
          </w:rPr>
        </w:pPr>
        <w:r w:rsidRPr="00627ACE">
          <w:rPr>
            <w:rStyle w:val="PageNumber"/>
            <w:sz w:val="20"/>
            <w:szCs w:val="20"/>
          </w:rPr>
          <w:t xml:space="preserve">pg. </w:t>
        </w:r>
        <w:r w:rsidRPr="00627ACE">
          <w:rPr>
            <w:rStyle w:val="PageNumber"/>
            <w:sz w:val="20"/>
            <w:szCs w:val="20"/>
          </w:rPr>
          <w:fldChar w:fldCharType="begin"/>
        </w:r>
        <w:r w:rsidRPr="00627ACE">
          <w:rPr>
            <w:rStyle w:val="PageNumber"/>
            <w:sz w:val="20"/>
            <w:szCs w:val="20"/>
          </w:rPr>
          <w:instrText xml:space="preserve"> PAGE </w:instrText>
        </w:r>
        <w:r w:rsidRPr="00627ACE">
          <w:rPr>
            <w:rStyle w:val="PageNumber"/>
            <w:sz w:val="20"/>
            <w:szCs w:val="20"/>
          </w:rPr>
          <w:fldChar w:fldCharType="separate"/>
        </w:r>
        <w:r w:rsidRPr="00627ACE">
          <w:rPr>
            <w:rStyle w:val="PageNumber"/>
            <w:noProof/>
            <w:sz w:val="20"/>
            <w:szCs w:val="20"/>
          </w:rPr>
          <w:t>1</w:t>
        </w:r>
        <w:r w:rsidRPr="00627ACE">
          <w:rPr>
            <w:rStyle w:val="PageNumber"/>
            <w:sz w:val="20"/>
            <w:szCs w:val="20"/>
          </w:rPr>
          <w:fldChar w:fldCharType="end"/>
        </w:r>
        <w:r w:rsidRPr="00627ACE">
          <w:rPr>
            <w:rStyle w:val="PageNumber"/>
            <w:sz w:val="20"/>
            <w:szCs w:val="20"/>
          </w:rPr>
          <w:t xml:space="preserve"> of 4</w:t>
        </w:r>
      </w:p>
    </w:sdtContent>
  </w:sdt>
  <w:p w14:paraId="42348A91" w14:textId="77777777" w:rsidR="00627ACE" w:rsidRPr="00627ACE" w:rsidRDefault="00627ACE" w:rsidP="00627ACE">
    <w:pPr>
      <w:pStyle w:val="Footer"/>
      <w:ind w:right="360"/>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F64FE" w14:textId="77777777" w:rsidR="003B7AD0" w:rsidRDefault="003B7AD0" w:rsidP="00627ACE">
      <w:r>
        <w:separator/>
      </w:r>
    </w:p>
  </w:footnote>
  <w:footnote w:type="continuationSeparator" w:id="0">
    <w:p w14:paraId="785331C1" w14:textId="77777777" w:rsidR="003B7AD0" w:rsidRDefault="003B7AD0" w:rsidP="00627A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056135"/>
    <w:rsid w:val="001F2877"/>
    <w:rsid w:val="002948B1"/>
    <w:rsid w:val="002C360E"/>
    <w:rsid w:val="003B7AD0"/>
    <w:rsid w:val="00497794"/>
    <w:rsid w:val="00595E4C"/>
    <w:rsid w:val="005A3AD9"/>
    <w:rsid w:val="00627ACE"/>
    <w:rsid w:val="00810E5C"/>
    <w:rsid w:val="009C42E2"/>
    <w:rsid w:val="00AB1536"/>
    <w:rsid w:val="00B217CA"/>
    <w:rsid w:val="00B42CA1"/>
    <w:rsid w:val="00D87D4B"/>
    <w:rsid w:val="00D9049F"/>
    <w:rsid w:val="00DF2B72"/>
    <w:rsid w:val="00E93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627ACE"/>
    <w:pPr>
      <w:tabs>
        <w:tab w:val="center" w:pos="4680"/>
        <w:tab w:val="right" w:pos="9360"/>
      </w:tabs>
    </w:pPr>
  </w:style>
  <w:style w:type="character" w:customStyle="1" w:styleId="HeaderChar">
    <w:name w:val="Header Char"/>
    <w:basedOn w:val="DefaultParagraphFont"/>
    <w:link w:val="Header"/>
    <w:uiPriority w:val="99"/>
    <w:rsid w:val="00627ACE"/>
  </w:style>
  <w:style w:type="paragraph" w:styleId="Footer">
    <w:name w:val="footer"/>
    <w:basedOn w:val="Normal"/>
    <w:link w:val="FooterChar"/>
    <w:uiPriority w:val="99"/>
    <w:unhideWhenUsed/>
    <w:rsid w:val="00627ACE"/>
    <w:pPr>
      <w:tabs>
        <w:tab w:val="center" w:pos="4680"/>
        <w:tab w:val="right" w:pos="9360"/>
      </w:tabs>
    </w:pPr>
  </w:style>
  <w:style w:type="character" w:customStyle="1" w:styleId="FooterChar">
    <w:name w:val="Footer Char"/>
    <w:basedOn w:val="DefaultParagraphFont"/>
    <w:link w:val="Footer"/>
    <w:uiPriority w:val="99"/>
    <w:rsid w:val="00627ACE"/>
  </w:style>
  <w:style w:type="character" w:styleId="PageNumber">
    <w:name w:val="page number"/>
    <w:basedOn w:val="DefaultParagraphFont"/>
    <w:uiPriority w:val="99"/>
    <w:semiHidden/>
    <w:unhideWhenUsed/>
    <w:rsid w:val="00627A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4</Pages>
  <Words>534</Words>
  <Characters>3117</Characters>
  <Application>Microsoft Office Word</Application>
  <DocSecurity>0</DocSecurity>
  <Lines>58</Lines>
  <Paragraphs>2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04-28T17:28:00Z</dcterms:created>
  <dcterms:modified xsi:type="dcterms:W3CDTF">2024-01-3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